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rFonts w:asciiTheme="minorHAnsi" w:hAnsiTheme="minorHAnsi" w:cstheme="minorHAnsi"/>
          <w:b/>
        </w:rPr>
      </w:pPr>
    </w:p>
    <w:p w14:paraId="5A23F6E1" w14:textId="77777777" w:rsidR="002B76B5" w:rsidRPr="00D57ED5" w:rsidRDefault="002B76B5" w:rsidP="00184312">
      <w:pPr>
        <w:spacing w:line="360" w:lineRule="auto"/>
        <w:rPr>
          <w:rFonts w:asciiTheme="minorHAnsi" w:hAnsiTheme="minorHAnsi" w:cstheme="minorHAnsi"/>
          <w:b/>
        </w:rPr>
      </w:pPr>
    </w:p>
    <w:p w14:paraId="72F316CB" w14:textId="0FD786F5" w:rsidR="00932424"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5A611F39" w14:textId="77777777" w:rsidR="00856837" w:rsidRPr="00D57ED5" w:rsidRDefault="00856837" w:rsidP="00184312">
      <w:pPr>
        <w:spacing w:line="360" w:lineRule="auto"/>
        <w:rPr>
          <w:rFonts w:asciiTheme="minorHAnsi" w:hAnsiTheme="minorHAnsi" w:cstheme="minorHAnsi"/>
          <w:b/>
        </w:rPr>
      </w:pPr>
    </w:p>
    <w:p w14:paraId="72BE4C20" w14:textId="1759229F"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w:t>
      </w:r>
    </w:p>
    <w:p w14:paraId="73029B7B" w14:textId="77777777" w:rsidR="00D34E77" w:rsidRPr="00D57ED5" w:rsidRDefault="00D34E77" w:rsidP="00184312">
      <w:pPr>
        <w:spacing w:line="360" w:lineRule="auto"/>
        <w:rPr>
          <w:rFonts w:asciiTheme="minorHAnsi" w:hAnsiTheme="minorHAnsi" w:cstheme="minorHAnsi"/>
        </w:rPr>
      </w:pPr>
    </w:p>
    <w:p w14:paraId="097B5480" w14:textId="06B9D274"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HIE i</w:t>
      </w:r>
      <w:r w:rsidR="00315416">
        <w:rPr>
          <w:rFonts w:asciiTheme="minorHAnsi" w:hAnsiTheme="minorHAnsi" w:cstheme="minorHAnsi"/>
        </w:rPr>
        <w:t>s</w:t>
      </w:r>
      <w:r w:rsidRPr="00D57ED5">
        <w:rPr>
          <w:rFonts w:asciiTheme="minorHAnsi" w:hAnsiTheme="minorHAnsi" w:cstheme="minorHAnsi"/>
        </w:rPr>
        <w:t xml:space="preserve">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w:t>
      </w:r>
      <w:r w:rsidR="00FF6DBD">
        <w:rPr>
          <w:rFonts w:asciiTheme="minorHAnsi" w:hAnsiTheme="minorHAnsi" w:cstheme="minorHAnsi"/>
        </w:rPr>
        <w:t xml:space="preserve">In addition to </w:t>
      </w:r>
      <w:r w:rsidR="00932424" w:rsidRPr="00D57ED5">
        <w:rPr>
          <w:rFonts w:asciiTheme="minorHAnsi" w:hAnsiTheme="minorHAnsi" w:cstheme="minorHAnsi"/>
        </w:rPr>
        <w:t>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w:t>
      </w:r>
      <w:r w:rsidR="00DE74E0">
        <w:rPr>
          <w:rFonts w:asciiTheme="minorHAnsi" w:hAnsiTheme="minorHAnsi" w:cstheme="minorHAnsi"/>
        </w:rPr>
        <w:t xml:space="preserve"> </w:t>
      </w:r>
      <w:r w:rsidR="00932424" w:rsidRPr="00D57ED5">
        <w:rPr>
          <w:rFonts w:asciiTheme="minorHAnsi" w:hAnsiTheme="minorHAnsi" w:cstheme="minorHAnsi"/>
        </w:rPr>
        <w:t>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r w:rsidR="00BD0C8F">
        <w:rPr>
          <w:rFonts w:asciiTheme="minorHAnsi" w:hAnsiTheme="minorHAnsi" w:cstheme="minorHAnsi"/>
        </w:rPr>
        <w:t xml:space="preserve"> We </w:t>
      </w:r>
      <w:r w:rsidR="00846AB6">
        <w:rPr>
          <w:rFonts w:asciiTheme="minorHAnsi" w:hAnsiTheme="minorHAnsi" w:cstheme="minorHAnsi"/>
        </w:rPr>
        <w:t xml:space="preserve">investigate the potential of such approaches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r w:rsidR="00846AB6">
        <w:rPr>
          <w:rFonts w:asciiTheme="minorHAnsi" w:hAnsiTheme="minorHAnsi" w:cstheme="minorHAnsi"/>
        </w:rPr>
        <w:t xml:space="preserve"> </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73203F07" w14:textId="5ADD7825" w:rsidR="00F5150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D570E96" w14:textId="77777777" w:rsidR="00856837" w:rsidRPr="00856837" w:rsidRDefault="00856837" w:rsidP="00184312">
      <w:pPr>
        <w:spacing w:line="360" w:lineRule="auto"/>
        <w:rPr>
          <w:rFonts w:asciiTheme="minorHAnsi" w:hAnsiTheme="minorHAnsi" w:cstheme="minorHAnsi"/>
          <w:b/>
        </w:rPr>
      </w:pPr>
    </w:p>
    <w:p w14:paraId="3A842DC7" w14:textId="5929B052"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automated feature selection</w:t>
      </w:r>
      <w:r w:rsidR="007F23B8">
        <w:rPr>
          <w:rFonts w:cstheme="minorHAnsi"/>
          <w:sz w:val="24"/>
          <w:szCs w:val="24"/>
        </w:rPr>
        <w:t>, feature engineering</w:t>
      </w:r>
      <w:r w:rsidR="00891A5F" w:rsidRPr="00D57ED5">
        <w:rPr>
          <w:rFonts w:cstheme="minorHAnsi"/>
          <w:sz w:val="24"/>
          <w:szCs w:val="24"/>
        </w:rPr>
        <w:t xml:space="preserve"> </w:t>
      </w:r>
      <w:r w:rsidR="007F23B8">
        <w:rPr>
          <w:rFonts w:cstheme="minorHAnsi"/>
          <w:sz w:val="24"/>
          <w:szCs w:val="24"/>
        </w:rPr>
        <w:t xml:space="preserve">and ML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09F222C" w14:textId="254413E9" w:rsidR="003C1268" w:rsidRPr="00D57ED5" w:rsidRDefault="003C1268" w:rsidP="00184312">
      <w:pPr>
        <w:spacing w:line="360" w:lineRule="auto"/>
        <w:rPr>
          <w:rFonts w:asciiTheme="minorHAnsi" w:hAnsiTheme="minorHAnsi" w:cstheme="minorHAnsi"/>
          <w:b/>
          <w:bCs/>
        </w:rPr>
      </w:pPr>
    </w:p>
    <w:p w14:paraId="419E77E3" w14:textId="77777777" w:rsidR="006D12ED" w:rsidRPr="00D57ED5" w:rsidRDefault="006D12ED" w:rsidP="006D12ED">
      <w:pPr>
        <w:spacing w:line="360" w:lineRule="auto"/>
        <w:rPr>
          <w:rFonts w:asciiTheme="minorHAnsi" w:hAnsiTheme="minorHAnsi" w:cstheme="minorHAnsi"/>
        </w:rPr>
      </w:pPr>
    </w:p>
    <w:p w14:paraId="65D7EA13" w14:textId="77777777" w:rsidR="00181295" w:rsidRPr="00D57ED5" w:rsidRDefault="00181295" w:rsidP="00184312">
      <w:pPr>
        <w:spacing w:line="360" w:lineRule="auto"/>
        <w:rPr>
          <w:rFonts w:asciiTheme="minorHAnsi" w:hAnsiTheme="minorHAnsi" w:cstheme="minorHAnsi"/>
        </w:rPr>
      </w:pPr>
    </w:p>
    <w:p w14:paraId="52F0C8D1" w14:textId="77777777" w:rsidR="00A072A3" w:rsidRPr="00D57ED5" w:rsidRDefault="00A072A3" w:rsidP="00184312">
      <w:pPr>
        <w:spacing w:line="360" w:lineRule="auto"/>
        <w:rPr>
          <w:rFonts w:asciiTheme="minorHAnsi" w:hAnsiTheme="minorHAnsi" w:cstheme="minorHAnsi"/>
        </w:rPr>
      </w:pPr>
    </w:p>
    <w:p w14:paraId="6E4CD900" w14:textId="77777777" w:rsidR="00CD4644" w:rsidRPr="00D57ED5" w:rsidRDefault="00CD4644" w:rsidP="003F1EA7">
      <w:pPr>
        <w:spacing w:line="360" w:lineRule="auto"/>
        <w:rPr>
          <w:rFonts w:asciiTheme="minorHAnsi" w:hAnsiTheme="minorHAnsi" w:cstheme="minorHAnsi"/>
        </w:rPr>
      </w:pPr>
    </w:p>
    <w:p w14:paraId="1DB6A65B" w14:textId="0318BD0A" w:rsidR="00CA7ADA" w:rsidRPr="00D57ED5" w:rsidRDefault="00CA7ADA" w:rsidP="003F1EA7">
      <w:pPr>
        <w:spacing w:line="360" w:lineRule="auto"/>
        <w:rPr>
          <w:rFonts w:asciiTheme="minorHAnsi" w:hAnsiTheme="minorHAnsi" w:cstheme="minorHAnsi"/>
        </w:rPr>
      </w:pPr>
    </w:p>
    <w:p w14:paraId="010E8E21" w14:textId="77777777" w:rsidR="00285073" w:rsidRPr="00D57ED5" w:rsidRDefault="00285073" w:rsidP="003F1EA7">
      <w:pPr>
        <w:spacing w:line="360" w:lineRule="auto"/>
        <w:rPr>
          <w:rFonts w:asciiTheme="minorHAnsi" w:hAnsiTheme="minorHAnsi" w:cstheme="minorHAnsi"/>
        </w:rPr>
      </w:pPr>
    </w:p>
    <w:p w14:paraId="2288823E" w14:textId="69F938BF" w:rsidR="00AC164B" w:rsidRDefault="00AC164B" w:rsidP="003F1EA7">
      <w:pPr>
        <w:spacing w:line="360" w:lineRule="auto"/>
        <w:rPr>
          <w:rFonts w:asciiTheme="minorHAnsi" w:hAnsiTheme="minorHAnsi" w:cstheme="minorHAnsi"/>
        </w:rPr>
      </w:pPr>
    </w:p>
    <w:p w14:paraId="74D13BCC" w14:textId="77777777" w:rsidR="00F2749D" w:rsidRPr="00F2749D" w:rsidRDefault="00F2749D" w:rsidP="003F1EA7">
      <w:pPr>
        <w:spacing w:line="360" w:lineRule="auto"/>
        <w:rPr>
          <w:rFonts w:asciiTheme="minorHAnsi" w:hAnsiTheme="minorHAnsi" w:cstheme="minorHAnsi"/>
          <w:b/>
          <w:bCs/>
        </w:rPr>
      </w:pPr>
    </w:p>
    <w:p w14:paraId="5EF550E4" w14:textId="77777777" w:rsidR="00176FCD" w:rsidRPr="00D57ED5" w:rsidRDefault="00176FCD" w:rsidP="003F1EA7">
      <w:pPr>
        <w:spacing w:line="360" w:lineRule="auto"/>
        <w:rPr>
          <w:rFonts w:asciiTheme="minorHAnsi" w:hAnsiTheme="minorHAnsi" w:cstheme="minorHAnsi"/>
        </w:rPr>
      </w:pPr>
    </w:p>
    <w:p w14:paraId="0C3AFC14" w14:textId="77777777" w:rsidR="00A300CD" w:rsidRPr="00A300CD" w:rsidRDefault="00A300CD" w:rsidP="00A300CD">
      <w:pPr>
        <w:spacing w:line="360" w:lineRule="auto"/>
        <w:rPr>
          <w:rFonts w:asciiTheme="minorHAnsi" w:hAnsiTheme="minorHAnsi" w:cstheme="minorHAnsi"/>
          <w:b/>
          <w:bCs/>
        </w:rPr>
      </w:pPr>
    </w:p>
    <w:p w14:paraId="0DB96201" w14:textId="77777777" w:rsidR="00DD46D4" w:rsidRDefault="00DD46D4" w:rsidP="004642A5">
      <w:pPr>
        <w:pStyle w:val="CommentText"/>
        <w:spacing w:after="0" w:line="480" w:lineRule="auto"/>
        <w:rPr>
          <w:rFonts w:ascii="Times New Roman" w:hAnsi="Times New Roman"/>
          <w:sz w:val="24"/>
          <w:szCs w:val="24"/>
        </w:rPr>
      </w:pPr>
    </w:p>
    <w:p w14:paraId="4213CB87" w14:textId="0C73E0D9" w:rsidR="00ED73C3" w:rsidRPr="00D57ED5" w:rsidRDefault="00ED73C3" w:rsidP="00184312">
      <w:pPr>
        <w:spacing w:line="360" w:lineRule="auto"/>
        <w:rPr>
          <w:rFonts w:asciiTheme="minorHAnsi" w:hAnsiTheme="minorHAnsi" w:cstheme="minorHAnsi"/>
        </w:rPr>
      </w:pP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0" w:name="OLE_LINK1"/>
      <w:bookmarkStart w:id="1" w:name="OLE_LINK2"/>
      <w:r w:rsidRPr="00D57ED5">
        <w:rPr>
          <w:rFonts w:asciiTheme="minorHAnsi" w:hAnsiTheme="minorHAnsi" w:cstheme="minorHAnsi"/>
          <w:noProof/>
        </w:rPr>
        <w:t>Intrapartum risk factors for newborn encephalopathy: the Western Australian case-control study</w:t>
      </w:r>
      <w:bookmarkEnd w:id="0"/>
      <w:bookmarkEnd w:id="1"/>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sectPr w:rsidR="00932424" w:rsidRPr="00D57ED5" w:rsidSect="003C59B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F1BA16" w14:textId="77777777" w:rsidR="00727519" w:rsidRDefault="00727519" w:rsidP="00C54F0F">
      <w:r>
        <w:separator/>
      </w:r>
    </w:p>
  </w:endnote>
  <w:endnote w:type="continuationSeparator" w:id="0">
    <w:p w14:paraId="47A7C0E7" w14:textId="77777777" w:rsidR="00727519" w:rsidRDefault="00727519"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F709F7" w14:textId="77777777" w:rsidR="00727519" w:rsidRDefault="00727519" w:rsidP="00C54F0F">
      <w:r>
        <w:separator/>
      </w:r>
    </w:p>
  </w:footnote>
  <w:footnote w:type="continuationSeparator" w:id="0">
    <w:p w14:paraId="7982D4EA" w14:textId="77777777" w:rsidR="00727519" w:rsidRDefault="00727519"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77E23"/>
    <w:multiLevelType w:val="hybridMultilevel"/>
    <w:tmpl w:val="C19031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6"/>
  </w:num>
  <w:num w:numId="5">
    <w:abstractNumId w:val="3"/>
  </w:num>
  <w:num w:numId="6">
    <w:abstractNumId w:val="8"/>
  </w:num>
  <w:num w:numId="7">
    <w:abstractNumId w:val="7"/>
  </w:num>
  <w:num w:numId="8">
    <w:abstractNumId w:val="13"/>
  </w:num>
  <w:num w:numId="9">
    <w:abstractNumId w:val="4"/>
  </w:num>
  <w:num w:numId="10">
    <w:abstractNumId w:val="2"/>
  </w:num>
  <w:num w:numId="11">
    <w:abstractNumId w:val="12"/>
  </w:num>
  <w:num w:numId="12">
    <w:abstractNumId w:val="5"/>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47F37"/>
    <w:rsid w:val="00051061"/>
    <w:rsid w:val="00051A4E"/>
    <w:rsid w:val="00052D53"/>
    <w:rsid w:val="000538AD"/>
    <w:rsid w:val="00057BE8"/>
    <w:rsid w:val="00065238"/>
    <w:rsid w:val="00065764"/>
    <w:rsid w:val="00065ECB"/>
    <w:rsid w:val="00066C88"/>
    <w:rsid w:val="00072633"/>
    <w:rsid w:val="00073791"/>
    <w:rsid w:val="00073F5D"/>
    <w:rsid w:val="00083C86"/>
    <w:rsid w:val="00084BD5"/>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474C"/>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562"/>
    <w:rsid w:val="001378DC"/>
    <w:rsid w:val="00142C7C"/>
    <w:rsid w:val="0014396C"/>
    <w:rsid w:val="001462B1"/>
    <w:rsid w:val="0014710F"/>
    <w:rsid w:val="00152583"/>
    <w:rsid w:val="00155516"/>
    <w:rsid w:val="00161994"/>
    <w:rsid w:val="00162935"/>
    <w:rsid w:val="001635D9"/>
    <w:rsid w:val="00165BE5"/>
    <w:rsid w:val="00171652"/>
    <w:rsid w:val="00172558"/>
    <w:rsid w:val="00173521"/>
    <w:rsid w:val="00176FCD"/>
    <w:rsid w:val="001804E8"/>
    <w:rsid w:val="00180C63"/>
    <w:rsid w:val="00181295"/>
    <w:rsid w:val="001832FB"/>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213A"/>
    <w:rsid w:val="001F72F6"/>
    <w:rsid w:val="001F7650"/>
    <w:rsid w:val="001F7A02"/>
    <w:rsid w:val="002010BF"/>
    <w:rsid w:val="002045DD"/>
    <w:rsid w:val="00205146"/>
    <w:rsid w:val="0020775D"/>
    <w:rsid w:val="00210117"/>
    <w:rsid w:val="00210AE8"/>
    <w:rsid w:val="002138BF"/>
    <w:rsid w:val="00213E2F"/>
    <w:rsid w:val="00217E3D"/>
    <w:rsid w:val="00222084"/>
    <w:rsid w:val="002233EB"/>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718"/>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5416"/>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4813"/>
    <w:rsid w:val="00366EC6"/>
    <w:rsid w:val="00370A6F"/>
    <w:rsid w:val="00370C7A"/>
    <w:rsid w:val="0037318D"/>
    <w:rsid w:val="0037534C"/>
    <w:rsid w:val="00375F81"/>
    <w:rsid w:val="003770BC"/>
    <w:rsid w:val="0037729E"/>
    <w:rsid w:val="00377E72"/>
    <w:rsid w:val="00382252"/>
    <w:rsid w:val="00382B10"/>
    <w:rsid w:val="003860DF"/>
    <w:rsid w:val="00391AD8"/>
    <w:rsid w:val="00394517"/>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0AFC"/>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1E27"/>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D7E0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32D6"/>
    <w:rsid w:val="00614A83"/>
    <w:rsid w:val="00616E6D"/>
    <w:rsid w:val="00621D3F"/>
    <w:rsid w:val="0062367F"/>
    <w:rsid w:val="00623E47"/>
    <w:rsid w:val="00624E19"/>
    <w:rsid w:val="00631886"/>
    <w:rsid w:val="006345DD"/>
    <w:rsid w:val="00636A6D"/>
    <w:rsid w:val="00640741"/>
    <w:rsid w:val="00641323"/>
    <w:rsid w:val="0064423E"/>
    <w:rsid w:val="00645C9B"/>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2433"/>
    <w:rsid w:val="00693422"/>
    <w:rsid w:val="006955B6"/>
    <w:rsid w:val="00696BBC"/>
    <w:rsid w:val="006A0038"/>
    <w:rsid w:val="006A090B"/>
    <w:rsid w:val="006A17A2"/>
    <w:rsid w:val="006A3DE6"/>
    <w:rsid w:val="006A4429"/>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40BF"/>
    <w:rsid w:val="0081583B"/>
    <w:rsid w:val="0082082F"/>
    <w:rsid w:val="0082335D"/>
    <w:rsid w:val="00830693"/>
    <w:rsid w:val="00831D0D"/>
    <w:rsid w:val="0083284E"/>
    <w:rsid w:val="00833C87"/>
    <w:rsid w:val="0083513E"/>
    <w:rsid w:val="00837DB4"/>
    <w:rsid w:val="00840278"/>
    <w:rsid w:val="008432E1"/>
    <w:rsid w:val="008452E9"/>
    <w:rsid w:val="008459BC"/>
    <w:rsid w:val="00846AB6"/>
    <w:rsid w:val="00856837"/>
    <w:rsid w:val="0086007F"/>
    <w:rsid w:val="00862D34"/>
    <w:rsid w:val="00864EF1"/>
    <w:rsid w:val="00870E60"/>
    <w:rsid w:val="0087256D"/>
    <w:rsid w:val="008742F8"/>
    <w:rsid w:val="00874DB1"/>
    <w:rsid w:val="00880667"/>
    <w:rsid w:val="00881025"/>
    <w:rsid w:val="00883DC1"/>
    <w:rsid w:val="008917D8"/>
    <w:rsid w:val="00891A5F"/>
    <w:rsid w:val="00892B10"/>
    <w:rsid w:val="00893D0B"/>
    <w:rsid w:val="008951D5"/>
    <w:rsid w:val="00897012"/>
    <w:rsid w:val="008A13F0"/>
    <w:rsid w:val="008A2DC3"/>
    <w:rsid w:val="008A3F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5F81"/>
    <w:rsid w:val="009271F2"/>
    <w:rsid w:val="00932424"/>
    <w:rsid w:val="00932E62"/>
    <w:rsid w:val="00933919"/>
    <w:rsid w:val="0093436B"/>
    <w:rsid w:val="00936CB5"/>
    <w:rsid w:val="00937B10"/>
    <w:rsid w:val="0094106F"/>
    <w:rsid w:val="009425D6"/>
    <w:rsid w:val="009452B1"/>
    <w:rsid w:val="0094659E"/>
    <w:rsid w:val="00946DDD"/>
    <w:rsid w:val="0094719A"/>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6262"/>
    <w:rsid w:val="00A072A3"/>
    <w:rsid w:val="00A10266"/>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47889"/>
    <w:rsid w:val="00A50DCD"/>
    <w:rsid w:val="00A60C01"/>
    <w:rsid w:val="00A61164"/>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C7649"/>
    <w:rsid w:val="00AD01E5"/>
    <w:rsid w:val="00AD1ED1"/>
    <w:rsid w:val="00AD2617"/>
    <w:rsid w:val="00AD4680"/>
    <w:rsid w:val="00AD727A"/>
    <w:rsid w:val="00AE14D3"/>
    <w:rsid w:val="00AE153B"/>
    <w:rsid w:val="00AE250E"/>
    <w:rsid w:val="00AE2F59"/>
    <w:rsid w:val="00AE42FF"/>
    <w:rsid w:val="00AF0939"/>
    <w:rsid w:val="00AF2624"/>
    <w:rsid w:val="00AF27CE"/>
    <w:rsid w:val="00AF2F3A"/>
    <w:rsid w:val="00B0655A"/>
    <w:rsid w:val="00B06DD7"/>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5C4D"/>
    <w:rsid w:val="00B56A1F"/>
    <w:rsid w:val="00B6546F"/>
    <w:rsid w:val="00B6705C"/>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1B36"/>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1668"/>
    <w:rsid w:val="00C43244"/>
    <w:rsid w:val="00C4390E"/>
    <w:rsid w:val="00C450C0"/>
    <w:rsid w:val="00C476EC"/>
    <w:rsid w:val="00C47E4F"/>
    <w:rsid w:val="00C54F0F"/>
    <w:rsid w:val="00C57AE4"/>
    <w:rsid w:val="00C601BD"/>
    <w:rsid w:val="00C62F60"/>
    <w:rsid w:val="00C66261"/>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5DAE"/>
    <w:rsid w:val="00CE72AB"/>
    <w:rsid w:val="00CF100F"/>
    <w:rsid w:val="00CF238C"/>
    <w:rsid w:val="00CF2EC5"/>
    <w:rsid w:val="00CF4F87"/>
    <w:rsid w:val="00D00053"/>
    <w:rsid w:val="00D0008D"/>
    <w:rsid w:val="00D0190A"/>
    <w:rsid w:val="00D02D0A"/>
    <w:rsid w:val="00D04AB6"/>
    <w:rsid w:val="00D075CA"/>
    <w:rsid w:val="00D1164F"/>
    <w:rsid w:val="00D127F6"/>
    <w:rsid w:val="00D14743"/>
    <w:rsid w:val="00D20422"/>
    <w:rsid w:val="00D2250D"/>
    <w:rsid w:val="00D32B5D"/>
    <w:rsid w:val="00D34E06"/>
    <w:rsid w:val="00D34E77"/>
    <w:rsid w:val="00D36E97"/>
    <w:rsid w:val="00D4562B"/>
    <w:rsid w:val="00D458CB"/>
    <w:rsid w:val="00D467CE"/>
    <w:rsid w:val="00D474B5"/>
    <w:rsid w:val="00D475B6"/>
    <w:rsid w:val="00D500D4"/>
    <w:rsid w:val="00D50309"/>
    <w:rsid w:val="00D56908"/>
    <w:rsid w:val="00D57ED5"/>
    <w:rsid w:val="00D60BFA"/>
    <w:rsid w:val="00D62676"/>
    <w:rsid w:val="00D71270"/>
    <w:rsid w:val="00D73547"/>
    <w:rsid w:val="00D7725A"/>
    <w:rsid w:val="00D8065F"/>
    <w:rsid w:val="00D90620"/>
    <w:rsid w:val="00D91978"/>
    <w:rsid w:val="00D94032"/>
    <w:rsid w:val="00DA437E"/>
    <w:rsid w:val="00DA4FDB"/>
    <w:rsid w:val="00DA7863"/>
    <w:rsid w:val="00DB18CA"/>
    <w:rsid w:val="00DB7D99"/>
    <w:rsid w:val="00DC0567"/>
    <w:rsid w:val="00DC0D59"/>
    <w:rsid w:val="00DC283B"/>
    <w:rsid w:val="00DC30FC"/>
    <w:rsid w:val="00DC732F"/>
    <w:rsid w:val="00DD0B1F"/>
    <w:rsid w:val="00DD25C3"/>
    <w:rsid w:val="00DD2B17"/>
    <w:rsid w:val="00DD46D4"/>
    <w:rsid w:val="00DD57D3"/>
    <w:rsid w:val="00DD79F6"/>
    <w:rsid w:val="00DE27C0"/>
    <w:rsid w:val="00DE4557"/>
    <w:rsid w:val="00DE6134"/>
    <w:rsid w:val="00DE74E0"/>
    <w:rsid w:val="00DE74EB"/>
    <w:rsid w:val="00DF4EDB"/>
    <w:rsid w:val="00DF5362"/>
    <w:rsid w:val="00DF5B94"/>
    <w:rsid w:val="00E1056F"/>
    <w:rsid w:val="00E10D23"/>
    <w:rsid w:val="00E12B05"/>
    <w:rsid w:val="00E130AC"/>
    <w:rsid w:val="00E146F7"/>
    <w:rsid w:val="00E162B4"/>
    <w:rsid w:val="00E21704"/>
    <w:rsid w:val="00E21F62"/>
    <w:rsid w:val="00E23F31"/>
    <w:rsid w:val="00E312DC"/>
    <w:rsid w:val="00E40404"/>
    <w:rsid w:val="00E41DCB"/>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57D"/>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2641"/>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05FA"/>
    <w:rsid w:val="00FF3368"/>
    <w:rsid w:val="00FF44C8"/>
    <w:rsid w:val="00FF471A"/>
    <w:rsid w:val="00FF4AFB"/>
    <w:rsid w:val="00FF6D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45C9B"/>
    <w:pPr>
      <w:tabs>
        <w:tab w:val="center" w:pos="4513"/>
        <w:tab w:val="right" w:pos="9026"/>
      </w:tabs>
    </w:pPr>
  </w:style>
  <w:style w:type="character" w:customStyle="1" w:styleId="HeaderChar">
    <w:name w:val="Header Char"/>
    <w:basedOn w:val="DefaultParagraphFont"/>
    <w:link w:val="Header"/>
    <w:uiPriority w:val="99"/>
    <w:rsid w:val="00645C9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45C9B"/>
    <w:pPr>
      <w:tabs>
        <w:tab w:val="center" w:pos="4513"/>
        <w:tab w:val="right" w:pos="9026"/>
      </w:tabs>
    </w:pPr>
  </w:style>
  <w:style w:type="character" w:customStyle="1" w:styleId="FooterChar">
    <w:name w:val="Footer Char"/>
    <w:basedOn w:val="DefaultParagraphFont"/>
    <w:link w:val="Footer"/>
    <w:uiPriority w:val="99"/>
    <w:rsid w:val="00645C9B"/>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7</Pages>
  <Words>13149</Words>
  <Characters>74952</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8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58</cp:revision>
  <cp:lastPrinted>2020-01-16T12:50:00Z</cp:lastPrinted>
  <dcterms:created xsi:type="dcterms:W3CDTF">2021-01-08T14:41:00Z</dcterms:created>
  <dcterms:modified xsi:type="dcterms:W3CDTF">2021-03-1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